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2AF15B2" w14:textId="77777777" w:rsidR="00145F03" w:rsidRDefault="00145F03" w:rsidP="00145F03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Panorama epidemiológico da neoplasia maligna de traqueia, brônquios e pulmões: a internação em foco.</w:t>
      </w:r>
    </w:p>
    <w:p w14:paraId="0F39BCF1" w14:textId="57D90948" w:rsidR="003B41C6" w:rsidRPr="003B41C6" w:rsidRDefault="003B41C6" w:rsidP="003B41C6">
      <w:pPr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7416D2DF" w14:textId="273815BD" w:rsidR="003B41C6" w:rsidRDefault="003B41C6" w:rsidP="003B41C6">
      <w:pPr>
        <w:spacing w:after="0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Isabel Cristina Borges de Menezes¹*; </w:t>
      </w:r>
      <w:proofErr w:type="spellStart"/>
      <w:r w:rsidR="00145F0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Christyan</w:t>
      </w:r>
      <w:proofErr w:type="spellEnd"/>
      <w:r w:rsidR="00145F0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Polizeli de Souza¹; 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Joaquim Ferreira Fernandes¹; </w:t>
      </w:r>
      <w:proofErr w:type="spellStart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Mercielle</w:t>
      </w:r>
      <w:proofErr w:type="spellEnd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Ferreira Silva Martinelle¹; Raquel Rios de Castro Pontes²; </w:t>
      </w:r>
      <w:proofErr w:type="spellStart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ntonio</w:t>
      </w:r>
      <w:proofErr w:type="spellEnd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Márcio Teodoro Cordeiro Silva³</w:t>
      </w:r>
    </w:p>
    <w:p w14:paraId="1C0A8E12" w14:textId="24232A34" w:rsidR="00620D1C" w:rsidRPr="003B41C6" w:rsidRDefault="00DB4524" w:rsidP="003B41C6">
      <w:pPr>
        <w:spacing w:after="0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1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Pontifícia Universidade Católica de Goiás. Escola de Ciências Médicas, Farmacêuticas e Biomédicas, Curso de Medicina</w:t>
      </w:r>
      <w:r w:rsidR="00697D2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– Goiânia – GO</w:t>
      </w:r>
    </w:p>
    <w:p w14:paraId="3F9E4A4F" w14:textId="38D8A270" w:rsidR="00DB4524" w:rsidRDefault="00DB4524" w:rsidP="003B41C6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2</w:t>
      </w:r>
      <w:r w:rsidR="003B41C6" w:rsidRPr="003B41C6">
        <w:t xml:space="preserve"> </w:t>
      </w:r>
      <w:r w:rsidR="003B41C6" w:rsidRPr="003B41C6">
        <w:rPr>
          <w:rFonts w:ascii="Times New Roman" w:hAnsi="Times New Roman" w:cs="Times New Roman"/>
          <w:sz w:val="24"/>
          <w:szCs w:val="24"/>
        </w:rPr>
        <w:t>Universidade de Rio Verde, campus Aparecida de Goiânia. Curso de Medicina – Aparecida de Goiânia - GO</w:t>
      </w:r>
    </w:p>
    <w:p w14:paraId="272D9F1C" w14:textId="65727403" w:rsidR="00A65737" w:rsidRDefault="00A65737" w:rsidP="003B41C6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 w:rsidRPr="007932B2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A65737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Pontifícia Universidade Católica de Goiás. Escola de Ciências Médicas, Farmacêuticas e Biomédicas, </w:t>
      </w: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Docente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de Medicina</w:t>
      </w: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– Goiânia – GO</w:t>
      </w:r>
    </w:p>
    <w:p w14:paraId="733E0981" w14:textId="7B7CABFF" w:rsidR="00DB4524" w:rsidRDefault="00DB4524" w:rsidP="00DB4524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*Autor correspondente: </w:t>
      </w:r>
      <w:hyperlink r:id="rId7" w:history="1">
        <w:r w:rsidR="003B41C6" w:rsidRPr="009177B5">
          <w:rPr>
            <w:rStyle w:val="Hyperlink"/>
            <w:rFonts w:ascii="Times New Roman" w:hAnsi="Times New Roman" w:cs="Times New Roman"/>
            <w:sz w:val="24"/>
            <w:szCs w:val="24"/>
            <w:shd w:val="clear" w:color="auto" w:fill="FFFFFF"/>
          </w:rPr>
          <w:t>isabemcbm01@gmail.com</w:t>
        </w:r>
      </w:hyperlink>
    </w:p>
    <w:p w14:paraId="7A604584" w14:textId="77777777" w:rsidR="00DB4524" w:rsidRPr="00DB4524" w:rsidRDefault="00DB4524" w:rsidP="00DB4524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28E2006" w14:textId="77777777" w:rsidR="00145F03" w:rsidRDefault="00145F03" w:rsidP="00145F03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Introdução: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A neoplasia é um acometimento decorrente da diferenciação e do crescimento celular desordenado, que pode ser classificada em maligna e benigna. O câncer de pulmão é a principal causa de mortalidade, por câncer, no Brasil, e é responsável pelo aumento de internações no SUS (1). O tabagismo é o fator de risco mais significativo, além de ser o fator desencadeador de cerca de 90% dos casos dessa doença. No entanto, há diversos outros elementos que influenciam no prognóstico, como: escolaridade, etnia, sexo e faixa etária (2). O diagnóstico precoce é imprescindível para a redução dos números de óbito e de internações, mas ainda é um desafio a ser superado pelo país. 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>Objetivos: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Analisar a taxa de internações no SUS, por neoplasia maligna de </w:t>
      </w:r>
      <w:r>
        <w:rPr>
          <w:rFonts w:ascii="Times New Roman" w:eastAsia="Times New Roman" w:hAnsi="Times New Roman" w:cs="Times New Roman"/>
          <w:sz w:val="24"/>
          <w:szCs w:val="24"/>
        </w:rPr>
        <w:t>traqueia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brônquios e pulmões, em relação às regiões do Brasil, o sexo e à faixa etária. 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>Métodos: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Estudo epidemiológico descritivo, com dados coletados no Sistema de Informações Hospitalares (SIH), na plataforma do DATASUS, do período de julho de 2008 a julho de 2018. Os dados eram referentes às internações, por neoplasia maligna de traqueia, brônquios e pulmões, considerando a região do Brasil, o sexo e a faixa etária dos pacientes. As estatísticas, descritiva e inferencial, foram realizadas com o auxílio do software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ioEst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vertAlign w:val="superscript"/>
        </w:rPr>
        <w:t>®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5.3. Para a estatística inferencial foi utilizado o teste de correlação linear de Pearson, com nível de significância de 5%. 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Resultados: </w:t>
      </w:r>
      <w:r>
        <w:rPr>
          <w:rFonts w:ascii="Times New Roman" w:eastAsia="Times New Roman" w:hAnsi="Times New Roman" w:cs="Times New Roman"/>
          <w:sz w:val="24"/>
          <w:szCs w:val="24"/>
        </w:rPr>
        <w:t>No período analisado, houve 248.737 internações, por neoplasia maligna de traqueia, brônquios e pulmões, no Brasil. A região Sudeste foi a mais acometida, com 114.228 (45,9%) internações, e a região Norte, a menos acometida, com 7.605 (3,1%) notificações de internações. As regiões Sul, Nordeste e Centro-Oeste apresentaram, respectivamente, às seguintes taxas de internações: 29,1% (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n=</w:t>
      </w:r>
      <w:r>
        <w:rPr>
          <w:rFonts w:ascii="Times New Roman" w:eastAsia="Times New Roman" w:hAnsi="Times New Roman" w:cs="Times New Roman"/>
          <w:sz w:val="24"/>
          <w:szCs w:val="24"/>
        </w:rPr>
        <w:t>72.297), 16,3% (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n=</w:t>
      </w:r>
      <w:r>
        <w:rPr>
          <w:rFonts w:ascii="Times New Roman" w:eastAsia="Times New Roman" w:hAnsi="Times New Roman" w:cs="Times New Roman"/>
          <w:sz w:val="24"/>
          <w:szCs w:val="24"/>
        </w:rPr>
        <w:t>40.433) e 5,7% (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n=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14.174). </w:t>
      </w:r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>O sexo masculino superou o feminino, em relação ao número internações, com o registro de 142.040 (57,1%) casos. Em relação à faixa etária, observou-se que indivíduos de 60 a 69 anos foram os mais acometidos, com 33,7% (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n=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83.695) das internações, e aqueles, com faixa etária inferior a 1 ano, apresentaram a menor taxa de internações (0,09%;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n</w:t>
      </w:r>
      <w:r w:rsidRPr="00C562FF">
        <w:rPr>
          <w:rFonts w:ascii="Times New Roman" w:eastAsia="Times New Roman" w:hAnsi="Times New Roman" w:cs="Times New Roman"/>
          <w:iCs/>
          <w:sz w:val="24"/>
          <w:szCs w:val="24"/>
        </w:rPr>
        <w:t>=228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). O teste de correlação linear de Pearson revelou forte correlação positiva (r=0,7198;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p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=0,0083), ou seja, conforme a faixa etária aumenta, a taxa de internações, por neoplasia maligna de traqueia, brônquios e pulmões, também aumenta. 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>Conclusão: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A partir deste estudo, foi possível observar as extremidades da distribuição das internações, por neoplasia maligna de traqueia, brônquios e pulmões, no Brasil. Além disso, os dados supracitados podem auxiliar no manejo dos pacientes, com essa doença, permitindo otimizar os mecanismos que elevam a qualidade de vida e o estabelecimento de planos específicos e personalizados para os pacientes, tendo em vista as apresentações estatísticas em relação ao sexo e à faixa etária.</w:t>
      </w:r>
    </w:p>
    <w:p w14:paraId="0DE50BD9" w14:textId="5B30C0FA" w:rsidR="003C668F" w:rsidRPr="003C668F" w:rsidRDefault="003C668F" w:rsidP="00665EF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alavras-chave:</w:t>
      </w:r>
      <w:r w:rsidR="007159DB">
        <w:rPr>
          <w:rFonts w:ascii="Times New Roman" w:hAnsi="Times New Roman" w:cs="Times New Roman"/>
          <w:sz w:val="24"/>
          <w:szCs w:val="24"/>
        </w:rPr>
        <w:t xml:space="preserve"> </w:t>
      </w:r>
      <w:r w:rsidR="00145F03">
        <w:rPr>
          <w:rFonts w:ascii="Times New Roman" w:eastAsia="Times New Roman" w:hAnsi="Times New Roman" w:cs="Times New Roman"/>
          <w:sz w:val="24"/>
          <w:szCs w:val="24"/>
        </w:rPr>
        <w:t>Neoplasia; Pulmão; Epidemiologia.</w:t>
      </w:r>
    </w:p>
    <w:p w14:paraId="0527AC69" w14:textId="77777777" w:rsidR="00164781" w:rsidRPr="007932B2" w:rsidRDefault="00164781" w:rsidP="00DB4524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E0DE83F" w14:textId="6AA32A28" w:rsidR="00164781" w:rsidRDefault="003A0652" w:rsidP="00DB4524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932B2">
        <w:rPr>
          <w:rFonts w:ascii="Times New Roman" w:hAnsi="Times New Roman" w:cs="Times New Roman"/>
          <w:b/>
          <w:bCs/>
          <w:sz w:val="24"/>
          <w:szCs w:val="24"/>
        </w:rPr>
        <w:t>REFERÊNCIAS</w:t>
      </w:r>
      <w:r w:rsidR="00971B7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1E144F5C" w14:textId="4EC7A009" w:rsidR="00145F03" w:rsidRDefault="00145F03" w:rsidP="00145F03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ARAUJO,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L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</w:rPr>
        <w:t>H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145F03">
        <w:rPr>
          <w:rFonts w:ascii="Times New Roman" w:eastAsia="Times New Roman" w:hAnsi="Times New Roman" w:cs="Times New Roman"/>
          <w:i/>
          <w:iCs/>
          <w:sz w:val="24"/>
          <w:szCs w:val="24"/>
        </w:rPr>
        <w:t>et al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Câncer de pulmão no Brasil. </w:t>
      </w:r>
      <w:r w:rsidRPr="00145F03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J </w:t>
      </w:r>
      <w:proofErr w:type="spellStart"/>
      <w:r w:rsidRPr="00145F03">
        <w:rPr>
          <w:rFonts w:ascii="Times New Roman" w:eastAsia="Times New Roman" w:hAnsi="Times New Roman" w:cs="Times New Roman"/>
          <w:b/>
          <w:bCs/>
          <w:sz w:val="24"/>
          <w:szCs w:val="24"/>
        </w:rPr>
        <w:t>Bras</w:t>
      </w:r>
      <w:proofErr w:type="spellEnd"/>
      <w:r w:rsidRPr="00145F03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145F03">
        <w:rPr>
          <w:rFonts w:ascii="Times New Roman" w:eastAsia="Times New Roman" w:hAnsi="Times New Roman" w:cs="Times New Roman"/>
          <w:b/>
          <w:bCs/>
          <w:sz w:val="24"/>
          <w:szCs w:val="24"/>
        </w:rPr>
        <w:t>Pneumo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v. 44, p. </w:t>
      </w:r>
      <w:r>
        <w:rPr>
          <w:rFonts w:ascii="Times New Roman" w:eastAsia="Times New Roman" w:hAnsi="Times New Roman" w:cs="Times New Roman"/>
          <w:sz w:val="24"/>
          <w:szCs w:val="24"/>
        </w:rPr>
        <w:t>55–64</w:t>
      </w:r>
      <w:r>
        <w:rPr>
          <w:rFonts w:ascii="Times New Roman" w:eastAsia="Times New Roman" w:hAnsi="Times New Roman" w:cs="Times New Roman"/>
          <w:sz w:val="24"/>
          <w:szCs w:val="24"/>
        </w:rPr>
        <w:t>, 2018.</w:t>
      </w:r>
    </w:p>
    <w:p w14:paraId="0C352C74" w14:textId="138A1584" w:rsidR="00145F03" w:rsidRDefault="00145F03" w:rsidP="00145F03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G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ROOT, </w:t>
      </w:r>
      <w:r>
        <w:rPr>
          <w:rFonts w:ascii="Times New Roman" w:eastAsia="Times New Roman" w:hAnsi="Times New Roman" w:cs="Times New Roman"/>
          <w:sz w:val="24"/>
          <w:szCs w:val="24"/>
        </w:rPr>
        <w:t>P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</w:rPr>
        <w:t>M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, </w:t>
      </w:r>
      <w:r w:rsidRPr="00145F03">
        <w:rPr>
          <w:rFonts w:ascii="Times New Roman" w:eastAsia="Times New Roman" w:hAnsi="Times New Roman" w:cs="Times New Roman"/>
          <w:i/>
          <w:iCs/>
          <w:sz w:val="24"/>
          <w:szCs w:val="24"/>
        </w:rPr>
        <w:t>et al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7F1C7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e epidemiology of lung cancer. </w:t>
      </w:r>
      <w:proofErr w:type="spellStart"/>
      <w:r w:rsidRPr="00145F03">
        <w:rPr>
          <w:rFonts w:ascii="Times New Roman" w:eastAsia="Times New Roman" w:hAnsi="Times New Roman" w:cs="Times New Roman"/>
          <w:b/>
          <w:bCs/>
          <w:sz w:val="24"/>
          <w:szCs w:val="24"/>
        </w:rPr>
        <w:t>Transl</w:t>
      </w:r>
      <w:proofErr w:type="spellEnd"/>
      <w:r w:rsidRPr="00145F03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145F03">
        <w:rPr>
          <w:rFonts w:ascii="Times New Roman" w:eastAsia="Times New Roman" w:hAnsi="Times New Roman" w:cs="Times New Roman"/>
          <w:b/>
          <w:bCs/>
          <w:sz w:val="24"/>
          <w:szCs w:val="24"/>
        </w:rPr>
        <w:t>Lung</w:t>
      </w:r>
      <w:proofErr w:type="spellEnd"/>
      <w:r w:rsidRPr="00145F03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145F03">
        <w:rPr>
          <w:rFonts w:ascii="Times New Roman" w:eastAsia="Times New Roman" w:hAnsi="Times New Roman" w:cs="Times New Roman"/>
          <w:b/>
          <w:bCs/>
          <w:sz w:val="24"/>
          <w:szCs w:val="24"/>
        </w:rPr>
        <w:t>Cancer</w:t>
      </w:r>
      <w:proofErr w:type="spellEnd"/>
      <w:r w:rsidRPr="00145F03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 Res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, v. 7, p. </w:t>
      </w:r>
      <w:r>
        <w:rPr>
          <w:rFonts w:ascii="Times New Roman" w:eastAsia="Times New Roman" w:hAnsi="Times New Roman" w:cs="Times New Roman"/>
          <w:sz w:val="24"/>
          <w:szCs w:val="24"/>
        </w:rPr>
        <w:t>220–33</w:t>
      </w:r>
      <w:r>
        <w:rPr>
          <w:rFonts w:ascii="Times New Roman" w:eastAsia="Times New Roman" w:hAnsi="Times New Roman" w:cs="Times New Roman"/>
          <w:sz w:val="24"/>
          <w:szCs w:val="24"/>
        </w:rPr>
        <w:t>, 2018.</w:t>
      </w:r>
    </w:p>
    <w:p w14:paraId="10953CC4" w14:textId="4848E4D3" w:rsidR="00145F03" w:rsidRDefault="00145F03" w:rsidP="00DB4524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F7F4048" w14:textId="3FD1C487" w:rsidR="00145F03" w:rsidRDefault="00145F03" w:rsidP="00DB4524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D6D359F" w14:textId="11AF1903" w:rsidR="00145F03" w:rsidRDefault="00145F03" w:rsidP="00DB4524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55F527F" w14:textId="77777777" w:rsidR="00145F03" w:rsidRDefault="00145F03" w:rsidP="00DB4524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6AA0D86" w14:textId="77777777" w:rsidR="007159DB" w:rsidRPr="007932B2" w:rsidRDefault="007159DB" w:rsidP="00DB4524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029F495" w14:textId="38070E3C" w:rsidR="007C0E1D" w:rsidRPr="007932B2" w:rsidRDefault="004A32BC" w:rsidP="007159DB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7932B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7932B2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7932B2">
        <w:rPr>
          <w:rFonts w:ascii="Times New Roman" w:hAnsi="Times New Roman" w:cs="Times New Roman"/>
          <w:sz w:val="24"/>
          <w:szCs w:val="24"/>
        </w:rPr>
        <w:fldChar w:fldCharType="separate"/>
      </w:r>
      <w:r w:rsidR="007C0E1D" w:rsidRPr="007932B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</w:p>
    <w:p w14:paraId="7462F848" w14:textId="707642DC" w:rsidR="004A32BC" w:rsidRPr="007932B2" w:rsidRDefault="004A32BC" w:rsidP="00971B7C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932B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A32BC" w:rsidRPr="007932B2" w:rsidSect="00A51B7B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1701" w:right="1418" w:bottom="1418" w:left="1701" w:header="709" w:footer="141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4854CED" w14:textId="77777777" w:rsidR="00AD5793" w:rsidRDefault="00AD5793" w:rsidP="00343A77">
      <w:pPr>
        <w:spacing w:after="0" w:line="240" w:lineRule="auto"/>
      </w:pPr>
      <w:r>
        <w:separator/>
      </w:r>
    </w:p>
  </w:endnote>
  <w:endnote w:type="continuationSeparator" w:id="0">
    <w:p w14:paraId="010AD83F" w14:textId="77777777" w:rsidR="00AD5793" w:rsidRDefault="00AD5793" w:rsidP="00343A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DA18EF0" w14:textId="77777777" w:rsidR="00343A77" w:rsidRDefault="00343A77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44DC26F" w14:textId="77777777" w:rsidR="00343A77" w:rsidRDefault="00343A77">
    <w:pPr>
      <w:pStyle w:val="Rodap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515639A" w14:textId="77777777" w:rsidR="00343A77" w:rsidRDefault="00343A77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54AF0FE" w14:textId="77777777" w:rsidR="00AD5793" w:rsidRDefault="00AD5793" w:rsidP="00343A77">
      <w:pPr>
        <w:spacing w:after="0" w:line="240" w:lineRule="auto"/>
      </w:pPr>
      <w:r>
        <w:separator/>
      </w:r>
    </w:p>
  </w:footnote>
  <w:footnote w:type="continuationSeparator" w:id="0">
    <w:p w14:paraId="0B77210E" w14:textId="77777777" w:rsidR="00AD5793" w:rsidRDefault="00AD5793" w:rsidP="00343A7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77AA638" w14:textId="2BC5D952" w:rsidR="00343A77" w:rsidRDefault="00AD5793">
    <w:pPr>
      <w:pStyle w:val="Cabealho"/>
    </w:pPr>
    <w:r>
      <w:rPr>
        <w:noProof/>
        <w:lang w:eastAsia="pt-BR"/>
      </w:rPr>
      <w:pict w14:anchorId="602EE9B7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9" o:spid="_x0000_s2050" type="#_x0000_t75" style="position:absolute;margin-left:0;margin-top:0;width:439.2pt;height:439.2pt;z-index:-251657216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3DE9F16" w14:textId="02C903E6" w:rsidR="00343A77" w:rsidRDefault="00AD5793">
    <w:pPr>
      <w:pStyle w:val="Cabealho"/>
    </w:pPr>
    <w:r>
      <w:rPr>
        <w:noProof/>
        <w:lang w:eastAsia="pt-BR"/>
      </w:rPr>
      <w:pict w14:anchorId="74A7500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30" o:spid="_x0000_s2051" type="#_x0000_t75" style="position:absolute;margin-left:0;margin-top:0;width:439.2pt;height:439.2pt;z-index:-251656192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C199F33" w14:textId="4B4578D3" w:rsidR="00343A77" w:rsidRDefault="003B41C6">
    <w:pPr>
      <w:pStyle w:val="Cabealho"/>
    </w:pPr>
    <w:r>
      <w:rPr>
        <w:noProof/>
        <w:lang w:eastAsia="pt-BR"/>
      </w:rPr>
      <w:drawing>
        <wp:anchor distT="0" distB="0" distL="114300" distR="114300" simplePos="0" relativeHeight="251658240" behindDoc="1" locked="0" layoutInCell="0" allowOverlap="1" wp14:anchorId="19AA0D1D" wp14:editId="41925BF0">
          <wp:simplePos x="0" y="0"/>
          <wp:positionH relativeFrom="margin">
            <wp:align>center</wp:align>
          </wp:positionH>
          <wp:positionV relativeFrom="margin">
            <wp:align>center</wp:align>
          </wp:positionV>
          <wp:extent cx="5577840" cy="5577840"/>
          <wp:effectExtent l="0" t="0" r="3810" b="3810"/>
          <wp:wrapNone/>
          <wp:docPr id="1" name="Imagem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WordPictureWatermark237168828"/>
                  <pic:cNvPicPr>
                    <a:picLocks noChangeAspect="1" noChangeArrowheads="1"/>
                  </pic:cNvPicPr>
                </pic:nvPicPr>
                <pic:blipFill>
                  <a:blip r:embed="rId1">
                    <a:lum bright="70000" contrast="-70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577840" cy="557784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08"/>
  <w:hyphenationZone w:val="425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72AE6"/>
    <w:rsid w:val="00053B96"/>
    <w:rsid w:val="00096AE8"/>
    <w:rsid w:val="000D3531"/>
    <w:rsid w:val="00134B5E"/>
    <w:rsid w:val="00145F03"/>
    <w:rsid w:val="001608C2"/>
    <w:rsid w:val="00164781"/>
    <w:rsid w:val="001C574E"/>
    <w:rsid w:val="002471C3"/>
    <w:rsid w:val="00266FC4"/>
    <w:rsid w:val="002725D9"/>
    <w:rsid w:val="00280B8E"/>
    <w:rsid w:val="002E41B0"/>
    <w:rsid w:val="002F127F"/>
    <w:rsid w:val="00305C67"/>
    <w:rsid w:val="003156C1"/>
    <w:rsid w:val="00333DC5"/>
    <w:rsid w:val="00343A77"/>
    <w:rsid w:val="003A0652"/>
    <w:rsid w:val="003B41C6"/>
    <w:rsid w:val="003C668F"/>
    <w:rsid w:val="00425F38"/>
    <w:rsid w:val="00447C27"/>
    <w:rsid w:val="00475380"/>
    <w:rsid w:val="004A32BC"/>
    <w:rsid w:val="004C7207"/>
    <w:rsid w:val="00501C38"/>
    <w:rsid w:val="005667EC"/>
    <w:rsid w:val="00570B81"/>
    <w:rsid w:val="005B72EB"/>
    <w:rsid w:val="00620D1C"/>
    <w:rsid w:val="00665EF0"/>
    <w:rsid w:val="00697D2D"/>
    <w:rsid w:val="006F094E"/>
    <w:rsid w:val="0070304B"/>
    <w:rsid w:val="007159DB"/>
    <w:rsid w:val="0076733E"/>
    <w:rsid w:val="007932B2"/>
    <w:rsid w:val="00794171"/>
    <w:rsid w:val="007C0E1D"/>
    <w:rsid w:val="007C68E0"/>
    <w:rsid w:val="00810055"/>
    <w:rsid w:val="008310A3"/>
    <w:rsid w:val="00857E0F"/>
    <w:rsid w:val="00890DA5"/>
    <w:rsid w:val="008B4251"/>
    <w:rsid w:val="008B506A"/>
    <w:rsid w:val="00907BEE"/>
    <w:rsid w:val="00917B69"/>
    <w:rsid w:val="00971B7C"/>
    <w:rsid w:val="009D66F1"/>
    <w:rsid w:val="009F475B"/>
    <w:rsid w:val="00A0313F"/>
    <w:rsid w:val="00A51B7B"/>
    <w:rsid w:val="00A65737"/>
    <w:rsid w:val="00A80712"/>
    <w:rsid w:val="00A96D05"/>
    <w:rsid w:val="00AB2915"/>
    <w:rsid w:val="00AD5793"/>
    <w:rsid w:val="00AD751D"/>
    <w:rsid w:val="00AF3E24"/>
    <w:rsid w:val="00AF6722"/>
    <w:rsid w:val="00B245D3"/>
    <w:rsid w:val="00B6499A"/>
    <w:rsid w:val="00B81803"/>
    <w:rsid w:val="00B82666"/>
    <w:rsid w:val="00B97B0B"/>
    <w:rsid w:val="00BA6C5C"/>
    <w:rsid w:val="00BD3375"/>
    <w:rsid w:val="00BF0C45"/>
    <w:rsid w:val="00BF2D44"/>
    <w:rsid w:val="00C072EE"/>
    <w:rsid w:val="00CC2FB8"/>
    <w:rsid w:val="00CF2087"/>
    <w:rsid w:val="00D24C67"/>
    <w:rsid w:val="00D325A4"/>
    <w:rsid w:val="00D46ED6"/>
    <w:rsid w:val="00D52F37"/>
    <w:rsid w:val="00D54ECD"/>
    <w:rsid w:val="00D62BB7"/>
    <w:rsid w:val="00D656CA"/>
    <w:rsid w:val="00D76AA9"/>
    <w:rsid w:val="00DA3568"/>
    <w:rsid w:val="00DB4524"/>
    <w:rsid w:val="00DB4900"/>
    <w:rsid w:val="00DB76D3"/>
    <w:rsid w:val="00DE2878"/>
    <w:rsid w:val="00E01E58"/>
    <w:rsid w:val="00E469F8"/>
    <w:rsid w:val="00E72AE6"/>
    <w:rsid w:val="00EC1DD2"/>
    <w:rsid w:val="00F82F37"/>
    <w:rsid w:val="00FA0A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,"/>
  <w:listSeparator w:val=";"/>
  <w14:docId w14:val="74D57D2F"/>
  <w15:chartTrackingRefBased/>
  <w15:docId w15:val="{A62952FF-ACAA-43E8-B7EB-C307443F21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DB4524"/>
    <w:rPr>
      <w:color w:val="0563C1" w:themeColor="hyperlink"/>
      <w:u w:val="single"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DB4524"/>
    <w:rPr>
      <w:color w:val="605E5C"/>
      <w:shd w:val="clear" w:color="auto" w:fill="E1DFDD"/>
    </w:rPr>
  </w:style>
  <w:style w:type="paragraph" w:styleId="Cabealho">
    <w:name w:val="header"/>
    <w:basedOn w:val="Normal"/>
    <w:link w:val="Cabealho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343A77"/>
  </w:style>
  <w:style w:type="paragraph" w:styleId="Rodap">
    <w:name w:val="footer"/>
    <w:basedOn w:val="Normal"/>
    <w:link w:val="Rodap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343A77"/>
  </w:style>
  <w:style w:type="character" w:styleId="MenoPendente">
    <w:name w:val="Unresolved Mention"/>
    <w:basedOn w:val="Fontepargpadro"/>
    <w:uiPriority w:val="99"/>
    <w:semiHidden/>
    <w:unhideWhenUsed/>
    <w:rsid w:val="003B41C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59339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71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622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22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978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ettings" Target="settings.xml"/><Relationship Id="rId7" Type="http://schemas.openxmlformats.org/officeDocument/2006/relationships/hyperlink" Target="mailto:isabemcbm01@gmail.com" TargetMode="External"/><Relationship Id="rId12" Type="http://schemas.openxmlformats.org/officeDocument/2006/relationships/header" Target="header3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1997644-AD13-49E5-BCAB-34F4554C1F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626</Words>
  <Characters>3383</Characters>
  <Application>Microsoft Office Word</Application>
  <DocSecurity>0</DocSecurity>
  <Lines>28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mila Assunção</dc:creator>
  <cp:keywords/>
  <dc:description/>
  <cp:lastModifiedBy>Isabel Borges</cp:lastModifiedBy>
  <cp:revision>2</cp:revision>
  <dcterms:created xsi:type="dcterms:W3CDTF">2020-09-17T01:12:00Z</dcterms:created>
  <dcterms:modified xsi:type="dcterms:W3CDTF">2020-09-17T01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chicago-author-date</vt:lpwstr>
  </property>
  <property fmtid="{D5CDD505-2E9C-101B-9397-08002B2CF9AE}" pid="5" name="Mendeley Recent Style Name 1_1">
    <vt:lpwstr>Chicago Manual of Style 17th edition (author-date)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ieee</vt:lpwstr>
  </property>
  <property fmtid="{D5CDD505-2E9C-101B-9397-08002B2CF9AE}" pid="9" name="Mendeley Recent Style Name 3_1">
    <vt:lpwstr>IEEE</vt:lpwstr>
  </property>
  <property fmtid="{D5CDD505-2E9C-101B-9397-08002B2CF9AE}" pid="10" name="Mendeley Recent Style Id 4_1">
    <vt:lpwstr>http://www.zotero.org/styles/associacao-brasileira-de-normas-tecnicas-ipea</vt:lpwstr>
  </property>
  <property fmtid="{D5CDD505-2E9C-101B-9397-08002B2CF9AE}" pid="11" name="Mendeley Recent Style Name 4_1">
    <vt:lpwstr>Instituto de Pesquisa Econômica Aplicada - ABNT (Portuguese - Brazil)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taylor-and-francis-apa</vt:lpwstr>
  </property>
  <property fmtid="{D5CDD505-2E9C-101B-9397-08002B2CF9AE}" pid="19" name="Mendeley Recent Style Name 8_1">
    <vt:lpwstr>Taylor &amp; Francis - APA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a7474fa-e017-30e0-90d0-af4e4b5aa197</vt:lpwstr>
  </property>
  <property fmtid="{D5CDD505-2E9C-101B-9397-08002B2CF9AE}" pid="24" name="Mendeley Citation Style_1">
    <vt:lpwstr>http://www.zotero.org/styles/vancouver</vt:lpwstr>
  </property>
</Properties>
</file>